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bookmarkStart w:id="0" w:name="_GoBack"/>
      <w:bookmarkEnd w:id="0"/>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44AAE203"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74DF944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40B81276"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lawstat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Benjamini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 xml:space="preserve">piro-Wilk test to determine normality, then a Levene’s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30DD8F07"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5B5843B6"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r w:rsidR="00451ED8">
        <w:t xml:space="preserve">2.44  </w:t>
      </w:r>
      <w:r w:rsidR="000B7258">
        <w:t>kcal/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w:t>
      </w:r>
      <w:r w:rsidR="000B7258">
        <w:lastRenderedPageBreak/>
        <w:t xml:space="preserve">hypothesis that high fat content specifically causes </w:t>
      </w:r>
      <w:r w:rsidR="004A3389">
        <w:t xml:space="preserve">weight </w:t>
      </w:r>
      <w:r w:rsidR="00D031F1">
        <w:t>gain;</w:t>
      </w:r>
      <w:r w:rsidR="000B7258">
        <w:t xml:space="preserve"> even when total calories consumed are reduced.</w:t>
      </w:r>
    </w:p>
    <w:p w14:paraId="38841E20" w14:textId="77777777" w:rsidR="00C6702E" w:rsidRDefault="00C6702E" w:rsidP="001B13BA"/>
    <w:p w14:paraId="4A8479F5" w14:textId="33733514"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 xml:space="preserve">hrelin and </w:t>
      </w:r>
      <w:r w:rsidR="00654902">
        <w:t>leptin</w:t>
      </w:r>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8618C1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r w:rsidR="008C0F85" w:rsidRPr="004C32E5">
        <w:rPr>
          <w:i/>
        </w:rPr>
        <w:t>o</w:t>
      </w:r>
      <w:r w:rsidR="001F1A0D" w:rsidRPr="004C32E5">
        <w:rPr>
          <w:i/>
        </w:rPr>
        <w:t>b/</w:t>
      </w:r>
      <w:r w:rsidR="008C0F85" w:rsidRPr="004C32E5">
        <w:rPr>
          <w:i/>
        </w:rPr>
        <w:t>o</w:t>
      </w:r>
      <w:r w:rsidR="001F1A0D" w:rsidRPr="004C32E5">
        <w:rPr>
          <w:i/>
        </w:rPr>
        <w:t xml:space="preserve">b </w:t>
      </w:r>
      <w:r w:rsidR="001F1A0D">
        <w:t>mice</w:t>
      </w:r>
      <w:r w:rsidR="008C0F85">
        <w:t xml:space="preserve"> </w:t>
      </w:r>
      <w:r w:rsidR="001F1A0D">
        <w:t xml:space="preserve">are leptin deficient due to a single nucleotide polymorphism </w:t>
      </w:r>
      <w:r w:rsidR="0043192A">
        <w:t>in the leptin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w:t>
      </w:r>
      <w:r w:rsidR="00FA1E0A">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r w:rsidR="0043192A">
        <w:rPr>
          <w:i/>
        </w:rPr>
        <w:t>ob/ob</w:t>
      </w:r>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r w:rsidR="00552EC7" w:rsidRPr="00552EC7">
        <w:rPr>
          <w:i/>
        </w:rPr>
        <w:t>Lep</w:t>
      </w:r>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leptin mutant </w:t>
      </w:r>
      <w:r>
        <w:rPr>
          <w:i/>
        </w:rPr>
        <w:t xml:space="preserve">ob/ob </w:t>
      </w:r>
      <w:r>
        <w:t>mice, we observed inconsistent results between strains.  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percent weight loss.  These data suggest that background differences play a role in fasting response in the absence of leptin.</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r w:rsidR="00FC3575" w:rsidRPr="00FC3575">
        <w:rPr>
          <w:noProof/>
        </w:rPr>
        <w:t>[25–27]</w:t>
      </w:r>
      <w:r w:rsidR="005F46A4">
        <w:fldChar w:fldCharType="end"/>
      </w:r>
      <w:r w:rsidR="0066771A">
        <w:t>.</w:t>
      </w:r>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65A4222B"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7E1215DE"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r w:rsidR="00FC28A8">
        <w:rPr>
          <w:b/>
          <w:i/>
        </w:rPr>
        <w:t>o</w:t>
      </w:r>
      <w:r w:rsidRPr="00B66625">
        <w:rPr>
          <w:b/>
          <w:i/>
        </w:rPr>
        <w:t>b/</w:t>
      </w:r>
      <w:r w:rsidR="00FC28A8">
        <w:rPr>
          <w:b/>
          <w:i/>
        </w:rPr>
        <w:t>o</w:t>
      </w:r>
      <w:r w:rsidRPr="00B66625">
        <w:rPr>
          <w:b/>
          <w:i/>
        </w:rPr>
        <w:t>b</w:t>
      </w:r>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plot describing </w:t>
      </w:r>
      <w:r w:rsidR="00CF3D73">
        <w:t>the weights of</w:t>
      </w:r>
      <w:r>
        <w:t xml:space="preserve"> </w:t>
      </w:r>
      <w:r w:rsidR="00FC28A8">
        <w:rPr>
          <w:i/>
        </w:rPr>
        <w:t>o</w:t>
      </w:r>
      <w:r w:rsidRPr="00B66625">
        <w:rPr>
          <w:i/>
        </w:rPr>
        <w:t>b/</w:t>
      </w:r>
      <w:r w:rsidR="00FC28A8">
        <w:rPr>
          <w:i/>
        </w:rPr>
        <w:t>o</w:t>
      </w:r>
      <w:r w:rsidRPr="00B66625">
        <w:rPr>
          <w:i/>
        </w:rPr>
        <w:t>b</w:t>
      </w:r>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r w:rsidR="00FC28A8">
        <w:rPr>
          <w:i/>
        </w:rPr>
        <w:t>o</w:t>
      </w:r>
      <w:r w:rsidRPr="00B66625">
        <w:rPr>
          <w:i/>
        </w:rPr>
        <w:t>b/</w:t>
      </w:r>
      <w:r w:rsidR="00FC28A8">
        <w:rPr>
          <w:i/>
        </w:rPr>
        <w:t>o</w:t>
      </w:r>
      <w:r w:rsidRPr="00B66625">
        <w:rPr>
          <w:i/>
        </w:rPr>
        <w:t>b</w:t>
      </w:r>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Tukey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35F35310"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vs refed) was significant</w:t>
      </w:r>
      <w:r w:rsidR="004225D6">
        <w:t xml:space="preserve"> for r</w:t>
      </w:r>
      <w:r w:rsidR="004778C0">
        <w:t xml:space="preserve">esistin,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16613"/>
    <w:rsid w:val="004225D6"/>
    <w:rsid w:val="00422A30"/>
    <w:rsid w:val="00422AA9"/>
    <w:rsid w:val="0043192A"/>
    <w:rsid w:val="004423DE"/>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83EBC-DFB3-4247-B562-4E4CBA8BF5CA}">
  <ds:schemaRefs>
    <ds:schemaRef ds:uri="http://schemas.openxmlformats.org/officeDocument/2006/bibliography"/>
  </ds:schemaRefs>
</ds:datastoreItem>
</file>

<file path=customXml/itemProps2.xml><?xml version="1.0" encoding="utf-8"?>
<ds:datastoreItem xmlns:ds="http://schemas.openxmlformats.org/officeDocument/2006/customXml" ds:itemID="{99DC35EA-A383-B44B-9635-51D699026B81}">
  <ds:schemaRefs>
    <ds:schemaRef ds:uri="http://schemas.openxmlformats.org/officeDocument/2006/bibliography"/>
  </ds:schemaRefs>
</ds:datastoreItem>
</file>

<file path=customXml/itemProps3.xml><?xml version="1.0" encoding="utf-8"?>
<ds:datastoreItem xmlns:ds="http://schemas.openxmlformats.org/officeDocument/2006/customXml" ds:itemID="{52657C3B-626C-424A-BC94-6EDC5F274396}">
  <ds:schemaRefs>
    <ds:schemaRef ds:uri="http://schemas.openxmlformats.org/officeDocument/2006/bibliography"/>
  </ds:schemaRefs>
</ds:datastoreItem>
</file>

<file path=customXml/itemProps4.xml><?xml version="1.0" encoding="utf-8"?>
<ds:datastoreItem xmlns:ds="http://schemas.openxmlformats.org/officeDocument/2006/customXml" ds:itemID="{B84E126F-BA34-1B49-A4F9-9E38673AA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3</Pages>
  <Words>27963</Words>
  <Characters>159390</Characters>
  <Application>Microsoft Macintosh Word</Application>
  <DocSecurity>0</DocSecurity>
  <Lines>1328</Lines>
  <Paragraphs>373</Paragraphs>
  <ScaleCrop>false</ScaleCrop>
  <Company>UTHSC</Company>
  <LinksUpToDate>false</LinksUpToDate>
  <CharactersWithSpaces>186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cp:revision>
  <cp:lastPrinted>2014-03-31T14:48:00Z</cp:lastPrinted>
  <dcterms:created xsi:type="dcterms:W3CDTF">2014-04-11T16:05:00Z</dcterms:created>
  <dcterms:modified xsi:type="dcterms:W3CDTF">2014-05-2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